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0B86" w:rsidRPr="00100B86" w:rsidRDefault="00100B86" w:rsidP="00100B86">
      <w:pPr>
        <w:spacing w:after="0"/>
        <w:rPr>
          <w:rFonts w:ascii="Times New Roman" w:eastAsia="Calibri" w:hAnsi="Times New Roman" w:cs="Times New Roman"/>
          <w:sz w:val="24"/>
          <w:szCs w:val="24"/>
        </w:rPr>
      </w:pPr>
      <w:r w:rsidRPr="00100B86">
        <w:rPr>
          <w:rFonts w:ascii="Times New Roman" w:eastAsia="Calibri" w:hAnsi="Times New Roman" w:cs="Times New Roman"/>
          <w:sz w:val="24"/>
          <w:szCs w:val="24"/>
        </w:rPr>
        <w:t xml:space="preserve">Table S3: Non-surgical management of endobronchial </w:t>
      </w:r>
      <w:proofErr w:type="spellStart"/>
      <w:r w:rsidRPr="00100B86">
        <w:rPr>
          <w:rFonts w:ascii="Times New Roman" w:eastAsia="Calibri" w:hAnsi="Times New Roman" w:cs="Times New Roman"/>
          <w:sz w:val="24"/>
          <w:szCs w:val="24"/>
        </w:rPr>
        <w:t>Dieulafoy’s</w:t>
      </w:r>
      <w:proofErr w:type="spellEnd"/>
      <w:r w:rsidRPr="00100B86">
        <w:rPr>
          <w:rFonts w:ascii="Times New Roman" w:eastAsia="Calibri" w:hAnsi="Times New Roman" w:cs="Times New Roman"/>
          <w:sz w:val="24"/>
          <w:szCs w:val="24"/>
        </w:rPr>
        <w:t xml:space="preserve"> disease</w:t>
      </w:r>
    </w:p>
    <w:tbl>
      <w:tblPr>
        <w:tblStyle w:val="LightShading11"/>
        <w:tblW w:w="0" w:type="auto"/>
        <w:tblInd w:w="0" w:type="dxa"/>
        <w:tblLook w:val="04A0" w:firstRow="1" w:lastRow="0" w:firstColumn="1" w:lastColumn="0" w:noHBand="0" w:noVBand="1"/>
      </w:tblPr>
      <w:tblGrid>
        <w:gridCol w:w="3700"/>
        <w:gridCol w:w="1867"/>
        <w:gridCol w:w="1213"/>
        <w:gridCol w:w="2246"/>
      </w:tblGrid>
      <w:tr w:rsidR="00100B86" w:rsidRPr="00100B86" w:rsidTr="00100B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Modality</w:t>
            </w:r>
          </w:p>
        </w:tc>
        <w:tc>
          <w:tcPr>
            <w:tcW w:w="1980" w:type="dxa"/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Number of patients (ref)</w:t>
            </w:r>
          </w:p>
        </w:tc>
        <w:tc>
          <w:tcPr>
            <w:tcW w:w="1260" w:type="dxa"/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Success rate, n/N (%)</w:t>
            </w:r>
          </w:p>
        </w:tc>
        <w:tc>
          <w:tcPr>
            <w:tcW w:w="2358" w:type="dxa"/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Remarks</w:t>
            </w: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Bronchial artery embolization (total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31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13/31 (41.9)</w:t>
            </w: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Technical failure   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12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3LCAxMSwgMTIsIDE3LCAyMiwgMjRd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Td2VlcnRzPC9BdXRob3I+PFllYXI+MTk5NTwvWWVhcj48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, 7, 11, 12, 17, 22, 24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Successful (no follow-up details available)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8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CYXJpc2lvbmU8L0F1dGhvcj48WWVhcj4yMDEyPC9ZZWFy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CYXJpc2lvbmU8L0F1dGhvcj48WWVhcj4yMDEyPC9ZZWFy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8, 15, 20, 21, 23, 26, 28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No follow-up available</w:t>
            </w: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Successful and followed up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3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5nPC9BdXRob3I+PFllYXI+MjAxNzwvWWVhcj48UmVj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ZYW5nPC9BdXRob3I+PFllYXI+MjAxNzwvWWVhcj48UmVj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4, 30, 31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5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Yang&lt;/Author&gt;&lt;Year&gt;2017&lt;/Year&gt;&lt;RecNum&gt;2&lt;/RecNum&gt;&lt;DisplayText&gt;[30]&lt;/DisplayText&gt;&lt;record&gt;&lt;rec-number&gt;2&lt;/rec-number&gt;&lt;foreign-keys&gt;&lt;key app="EN" db-id="5s0fa5fzcrd5x8ewxr6xe5wdp9ffz9traz5t" timestamp="1513428386"&gt;2&lt;/key&gt;&lt;/foreign-keys&gt;&lt;ref-type name="Journal Article"&gt;17&lt;/ref-type&gt;&lt;contributors&gt;&lt;authors&gt;&lt;author&gt;Yang, D.&lt;/author&gt;&lt;author&gt;Rong, C.&lt;/author&gt;&lt;author&gt;Gu, J.&lt;/author&gt;&lt;author&gt;Xu, L.&lt;/author&gt;&lt;author&gt;Zhang, J.&lt;/author&gt;&lt;author&gt;Zhang, G.&lt;/author&gt;&lt;author&gt;Shen, C.&lt;/author&gt;&lt;/authors&gt;&lt;/contributors&gt;&lt;auth-address&gt;aDepartment of Respiration bDepartment of Radiology, Shanghai Jiao Tong University Affiliated Sixth People&amp;apos;s Hospital, Shanghai, China.&lt;/auth-address&gt;&lt;titles&gt;&lt;title&gt;Dieulafoy disease of the trachea with recurrent episodes of massive hemoptysis: A case report&lt;/title&gt;&lt;secondary-title&gt;Medicine (Baltimore)&lt;/secondary-title&gt;&lt;alt-title&gt;Medicine&lt;/alt-title&gt;&lt;/titles&gt;&lt;pages&gt;e5855&lt;/pages&gt;&lt;volume&gt;96&lt;/volume&gt;&lt;number&gt;5&lt;/number&gt;&lt;edition&gt;2017/02/06&lt;/edition&gt;&lt;keywords&gt;&lt;keyword&gt;Embolization, Therapeutic&lt;/keyword&gt;&lt;keyword&gt;Female&lt;/keyword&gt;&lt;keyword&gt;Hemoptysis/*etiology&lt;/keyword&gt;&lt;keyword&gt;Humans&lt;/keyword&gt;&lt;keyword&gt;Middle Aged&lt;/keyword&gt;&lt;keyword&gt;Trachea/*blood supply&lt;/keyword&gt;&lt;keyword&gt;Vascular Diseases/*complications&lt;/keyword&gt;&lt;/keywords&gt;&lt;dates&gt;&lt;year&gt;2017&lt;/year&gt;&lt;pub-dates&gt;&lt;date&gt;Feb&lt;/date&gt;&lt;/pub-dates&gt;&lt;/dates&gt;&lt;isbn&gt;0025-7974&lt;/isbn&gt;&lt;accession-num&gt;28151860&lt;/accession-num&gt;&lt;urls&gt;&lt;/urls&gt;&lt;custom2&gt;PMC5293423&lt;/custom2&gt;&lt;electronic-resource-num&gt;10.1097/md.0000000000005855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30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and 12 months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b3BlLUdpbGw8L0F1dGhvcj48WWVhcj4yMDAyPC9ZZWFy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Ib3BlLUdpbGw8L0F1dGhvcj48WWVhcj4yMDAyPC9ZZWFy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4, 31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follow-up </w:t>
            </w: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Successful and treated with surgery immediately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2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YXJyb3Q8L0F1dGhvcj48WWVhcj4yMDA4PC9ZZWFyPjxS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YXJyb3Q8L0F1dGhvcj48WWVhcj4yMDA4PC9ZZWFyPjxS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1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Recurrence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5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dXp1Y3U8L0F1dGhvcj48WWVhcj4yMDA1PC9ZZWFyPjxS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dXp1Y3U8L0F1dGhvcj48WWVhcj4yMDA1PC9ZZWFyPjxS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6, 11, 19, 32, 33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Early recurrence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YXJyb3Q8L0F1dGhvcj48WWVhcj4yMDA4PC9ZZWFyPjxS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QYXJyb3Q8L0F1dGhvcj48WWVhcj4yMDA4PC9ZZWFyPjxS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1, 33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>, or at 3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Ganganah&lt;/Author&gt;&lt;Year&gt;2015&lt;/Year&gt;&lt;RecNum&gt;4&lt;/RecNum&gt;&lt;DisplayText&gt;[19]&lt;/DisplayText&gt;&lt;record&gt;&lt;rec-number&gt;4&lt;/rec-number&gt;&lt;foreign-keys&gt;&lt;key app="EN" db-id="5s0fa5fzcrd5x8ewxr6xe5wdp9ffz9traz5t" timestamp="1513428386"&gt;4&lt;/key&gt;&lt;/foreign-keys&gt;&lt;ref-type name="Journal Article"&gt;17&lt;/ref-type&gt;&lt;contributors&gt;&lt;authors&gt;&lt;author&gt;Ganganah, O.&lt;/author&gt;&lt;author&gt;Guo, S.&lt;/author&gt;&lt;author&gt;Chiniah, M.&lt;/author&gt;&lt;author&gt;Sah, S. K.&lt;/author&gt;&lt;author&gt;Wu, J.&lt;/author&gt;&lt;/authors&gt;&lt;/contributors&gt;&lt;auth-address&gt;Department of Respiratory Medicine, First Affiliated Hospital of Chongqing Medical University Chongqing, Chongqing, China.&lt;/auth-address&gt;&lt;titles&gt;&lt;title&gt;Endobronchial ultrasound and bronchial artery embolization for Dieulafoy&amp;apos;s disease of the bronchus in a teenager: A case report&lt;/title&gt;&lt;secondary-title&gt;Respir Med Case Rep&lt;/secondary-title&gt;&lt;alt-title&gt;Respiratory medicine case reports&lt;/alt-title&gt;&lt;/titles&gt;&lt;pages&gt;20-3&lt;/pages&gt;&lt;volume&gt;16&lt;/volume&gt;&lt;edition&gt;2016/01/09&lt;/edition&gt;&lt;keywords&gt;&lt;keyword&gt;Bronchial artery embolization&lt;/keyword&gt;&lt;keyword&gt;Dieulafoy&amp;apos;s disease&lt;/keyword&gt;&lt;keyword&gt;Endobronchial ultrasound&lt;/keyword&gt;&lt;keyword&gt;Hemoptysis&lt;/keyword&gt;&lt;/keywords&gt;&lt;dates&gt;&lt;year&gt;2015&lt;/year&gt;&lt;/dates&gt;&lt;isbn&gt;2213-0071 (Print)&amp;#xD;2213-0071&lt;/isbn&gt;&lt;accession-num&gt;26744645&lt;/accession-num&gt;&lt;urls&gt;&lt;/urls&gt;&lt;custom2&gt;PMC4681900&lt;/custom2&gt;&lt;electronic-resource-num&gt;10.1016/j.rmcr.2015.04.007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9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and 12 months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Kuzucu&lt;/Author&gt;&lt;Year&gt;2005&lt;/Year&gt;&lt;RecNum&gt;64&lt;/RecNum&gt;&lt;DisplayText&gt;[6]&lt;/DisplayText&gt;&lt;record&gt;&lt;rec-number&gt;64&lt;/rec-number&gt;&lt;foreign-keys&gt;&lt;key app="EN" db-id="5s0fa5fzcrd5x8ewxr6xe5wdp9ffz9traz5t" timestamp="1513429063"&gt;64&lt;/key&gt;&lt;/foreign-keys&gt;&lt;ref-type name="Journal Article"&gt;17&lt;/ref-type&gt;&lt;contributors&gt;&lt;authors&gt;&lt;author&gt;Kuzucu, A.&lt;/author&gt;&lt;author&gt;Gurses, I.&lt;/author&gt;&lt;author&gt;Soysal, O.&lt;/author&gt;&lt;author&gt;Kutlu, R.&lt;/author&gt;&lt;author&gt;Ozgel, M.&lt;/author&gt;&lt;/authors&gt;&lt;/contributors&gt;&lt;auth-address&gt;Department of Thoracic Surgery, Pathology, and Radiology, Inonu University, Faculty of Medicine, Turgut Ozal Medical Center, Malatya, Turkey. akuzucu@inonu.edu.tr&lt;/auth-address&gt;&lt;titles&gt;&lt;title&gt;Dieulafoy&amp;apos;s disease: a cause of massive hemoptysis that is probably underdiagnosed&lt;/title&gt;&lt;secondary-title&gt;Ann Thorac Surg&lt;/secondary-title&gt;&lt;/titles&gt;&lt;periodical&gt;&lt;full-title&gt;Ann Thorac Surg&lt;/full-title&gt;&lt;/periodical&gt;&lt;pages&gt;1126-8&lt;/pages&gt;&lt;volume&gt;80&lt;/volume&gt;&lt;number&gt;3&lt;/number&gt;&lt;edition&gt;2005/08/27&lt;/edition&gt;&lt;keywords&gt;&lt;keyword&gt;Adult&lt;/keyword&gt;&lt;keyword&gt;Arteriovenous Malformations/*complications/*diagnosis/surgery&lt;/keyword&gt;&lt;keyword&gt;Bronchi/pathology&lt;/keyword&gt;&lt;keyword&gt;Bronchial Arteries/*abnormalities/surgery&lt;/keyword&gt;&lt;keyword&gt;Hemoptysis/*etiology&lt;/keyword&gt;&lt;keyword&gt;Humans&lt;/keyword&gt;&lt;keyword&gt;Male&lt;/keyword&gt;&lt;keyword&gt;Middle Aged&lt;/keyword&gt;&lt;keyword&gt;Treatment Outcome&lt;/keyword&gt;&lt;/keywords&gt;&lt;dates&gt;&lt;year&gt;2005&lt;/year&gt;&lt;pub-dates&gt;&lt;date&gt;Sep&lt;/date&gt;&lt;/pub-dates&gt;&lt;/dates&gt;&lt;isbn&gt;1552-6259 (Electronic)&amp;#xD;0003-4975 (Linking)&lt;/isbn&gt;&lt;accession-num&gt;16122511&lt;/accession-num&gt;&lt;urls&gt;&lt;related-urls&gt;&lt;url&gt;https://www.ncbi.nlm.nih.gov/pubmed/16122511&lt;/url&gt;&lt;/related-urls&gt;&lt;/urls&gt;&lt;custom5&gt;16122511&lt;/custom5&gt;&lt;electronic-resource-num&gt;10.1016/j.athoracsur.2004.02.118&lt;/electronic-resource-num&gt;&lt;remote-database-name&gt;Embase&amp;#xD;Medline&lt;/remote-database-name&gt;&lt;language&gt;English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6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. Recurrence in the </w:t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contralateral</w:t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side after two weeks</w:t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.</w:t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instrText xml:space="preserve"> ADDIN EN.CITE &lt;EndNote&gt;&lt;Cite&gt;&lt;Author&gt;Sheth&lt;/Author&gt;&lt;Year&gt;2018&lt;/Year&gt;&lt;RecNum&gt;85&lt;/RecNum&gt;&lt;DisplayText&gt;[32]&lt;/DisplayText&gt;&lt;record&gt;&lt;rec-number&gt;85&lt;/rec-number&gt;&lt;foreign-keys&gt;&lt;key app="EN" db-id="5s0fa5fzcrd5x8ewxr6xe5wdp9ffz9traz5t" timestamp="1522322237"&gt;85&lt;/key&gt;&lt;/foreign-keys&gt;&lt;ref-type name="Journal Article"&gt;17&lt;/ref-type&gt;&lt;contributors&gt;&lt;authors&gt;&lt;author&gt;Sheth, H. S.&lt;/author&gt;&lt;author&gt;Maldonado, F.&lt;/author&gt;&lt;author&gt;Lentz, R. J.&lt;/author&gt;&lt;/authors&gt;&lt;/contributors&gt;&lt;auth-address&gt;D. Y. Patil University School of Medicine, Mumbai, India.&amp;#xD;Division of Allergy, Pulmonary, and Critical Care Medicine.&amp;#xD;Department of Thoracic Surgery, Vanderbilt University School of Medicine, Nashville, TN, USA.&lt;/auth-address&gt;&lt;titles&gt;&lt;title&gt;Two cases of Dieulafoy lesions of the bronchus with novel comorbid associations and endobronchial ablative management&lt;/title&gt;&lt;secondary-title&gt;Medicine (Baltimore)&lt;/secondary-title&gt;&lt;alt-title&gt;Medicine&lt;/alt-title&gt;&lt;/titles&gt;&lt;pages&gt;e9754&lt;/pages&gt;&lt;volume&gt;97&lt;/volume&gt;&lt;number&gt;8&lt;/number&gt;&lt;edition&gt;2018/02/22&lt;/edition&gt;&lt;keywords&gt;&lt;keyword&gt;Ablation Techniques/*methods&lt;/keyword&gt;&lt;keyword&gt;Aged&lt;/keyword&gt;&lt;keyword&gt;Alagille Syndrome/pathology&lt;/keyword&gt;&lt;keyword&gt;Bronchi/blood supply/surgery&lt;/keyword&gt;&lt;keyword&gt;Bronchial Diseases/complications/*surgery&lt;/keyword&gt;&lt;keyword&gt;Bronchoscopy/*methods&lt;/keyword&gt;&lt;keyword&gt;Comorbidity&lt;/keyword&gt;&lt;keyword&gt;Female&lt;/keyword&gt;&lt;keyword&gt;Hemoptysis/etiology/*surgery&lt;/keyword&gt;&lt;keyword&gt;Humans&lt;/keyword&gt;&lt;keyword&gt;Male&lt;/keyword&gt;&lt;keyword&gt;Mediastinal Neoplasms/secondary&lt;/keyword&gt;&lt;keyword&gt;Middle Aged&lt;/keyword&gt;&lt;keyword&gt;Thyroid Neoplasms/pathology&lt;/keyword&gt;&lt;keyword&gt;Vascular Malformations/complications/*surgery&lt;/keyword&gt;&lt;/keywords&gt;&lt;dates&gt;&lt;year&gt;2018&lt;/year&gt;&lt;pub-dates&gt;&lt;date&gt;Feb&lt;/date&gt;&lt;/pub-dates&gt;&lt;/dates&gt;&lt;isbn&gt;0025-7974&lt;/isbn&gt;&lt;accession-num&gt;29465555&lt;/accession-num&gt;&lt;urls&gt;&lt;/urls&gt;&lt;custom2&gt;PMC5842022&lt;/custom2&gt;&lt;electronic-resource-num&gt;10.1097/md.0000000000009754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32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b w:val="0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b w:val="0"/>
                <w:sz w:val="18"/>
                <w:szCs w:val="18"/>
              </w:rPr>
              <w:t xml:space="preserve">     After surgery to prevent future recurrence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1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Löschhorn&lt;/Author&gt;&lt;Year&gt;2006&lt;/Year&gt;&lt;RecNum&gt;63&lt;/RecNum&gt;&lt;DisplayText&gt;[8]&lt;/DisplayText&gt;&lt;record&gt;&lt;rec-number&gt;63&lt;/rec-number&gt;&lt;foreign-keys&gt;&lt;key app="EN" db-id="5s0fa5fzcrd5x8ewxr6xe5wdp9ffz9traz5t" timestamp="1513429063"&gt;63&lt;/key&gt;&lt;/foreign-keys&gt;&lt;ref-type name="Journal Article"&gt;17&lt;/ref-type&gt;&lt;contributors&gt;&lt;authors&gt;&lt;author&gt;Löschhorn, C.&lt;/author&gt;&lt;author&gt;Nierhoff, N.&lt;/author&gt;&lt;author&gt;Mayer, R.&lt;/author&gt;&lt;author&gt;Zaunbauer, W.&lt;/author&gt;&lt;author&gt;Neuweiler, J.&lt;/author&gt;&lt;author&gt;Knoblauch, A.&lt;/author&gt;&lt;/authors&gt;&lt;/contributors&gt;&lt;auth-address&gt;A. Knoblauch, Division of Pulmonary Medicine, Kantonsspital St. Gallen, CH-9007 St. Gallen, Switzerland&lt;/auth-address&gt;&lt;titles&gt;&lt;title&gt;Dieulafoy&amp;apos;s disease of the lung: A potential disaster for the bronchoscopist&lt;/title&gt;&lt;secondary-title&gt;Respiration&lt;/secondary-title&gt;&lt;/titles&gt;&lt;pages&gt;562-565&lt;/pages&gt;&lt;volume&gt;73&lt;/volume&gt;&lt;number&gt;4&lt;/number&gt;&lt;keywords&gt;&lt;keyword&gt;adult&lt;/keyword&gt;&lt;keyword&gt;angiography&lt;/keyword&gt;&lt;keyword&gt;article&lt;/keyword&gt;&lt;keyword&gt;biopsy&lt;/keyword&gt;&lt;keyword&gt;bleeding&lt;/keyword&gt;&lt;keyword&gt;bronchial artery&lt;/keyword&gt;&lt;keyword&gt;bronchoscopy&lt;/keyword&gt;&lt;keyword&gt;bronchus disease&lt;/keyword&gt;&lt;keyword&gt;case report&lt;/keyword&gt;&lt;keyword&gt;congenital blood vessel malformation&lt;/keyword&gt;&lt;keyword&gt;Dieulafoy disease&lt;/keyword&gt;&lt;keyword&gt;female&lt;/keyword&gt;&lt;keyword&gt;hemoptysis&lt;/keyword&gt;&lt;keyword&gt;human&lt;/keyword&gt;&lt;keyword&gt;outcome assessment&lt;/keyword&gt;&lt;keyword&gt;priority journal&lt;/keyword&gt;&lt;keyword&gt;pulmonary artery&lt;/keyword&gt;&lt;keyword&gt;ultrasound&lt;/keyword&gt;&lt;/keywords&gt;&lt;dates&gt;&lt;year&gt;2006&lt;/year&gt;&lt;/dates&gt;&lt;isbn&gt;0025-7931&lt;/isbn&gt;&lt;urls&gt;&lt;related-urls&gt;&lt;url&gt;&lt;style face="underline" font="default" size="100%"&gt;http://www.embase.com/search/results?subaction=viewrecord&amp;amp;from=export&amp;amp;id=L43909764&lt;/style&gt;&lt;/url&gt;&lt;url&gt;&lt;style face="underline" font="default" size="100%"&gt;http://dx.doi.org/10.1159/000088059&lt;/style&gt;&lt;/url&gt;&lt;/related-urls&gt;&lt;/urls&gt;&lt;custom5&gt;16141709&lt;/custom5&gt;&lt;electronic-resource-num&gt;10.1159/000088059&lt;/electronic-resource-num&gt;&lt;remote-database-name&gt;Embase&amp;#xD;Medline&lt;/remote-database-name&gt;&lt;language&gt;English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8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proofErr w:type="spellStart"/>
            <w:r w:rsidRPr="00100B86">
              <w:rPr>
                <w:rFonts w:ascii="Times New Roman" w:hAnsi="Times New Roman"/>
                <w:sz w:val="18"/>
                <w:szCs w:val="18"/>
              </w:rPr>
              <w:t>Bronchoscopic</w:t>
            </w:r>
            <w:proofErr w:type="spellEnd"/>
            <w:r w:rsidRPr="00100B86">
              <w:rPr>
                <w:rFonts w:ascii="Times New Roman" w:hAnsi="Times New Roman"/>
                <w:sz w:val="18"/>
                <w:szCs w:val="18"/>
              </w:rPr>
              <w:t xml:space="preserve"> modalities </w:t>
            </w: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</w:t>
            </w:r>
            <w:proofErr w:type="spellStart"/>
            <w:r w:rsidRPr="00100B86">
              <w:rPr>
                <w:rFonts w:ascii="Times New Roman" w:hAnsi="Times New Roman"/>
                <w:sz w:val="18"/>
                <w:szCs w:val="18"/>
              </w:rPr>
              <w:t>Nd:YAP</w:t>
            </w:r>
            <w:proofErr w:type="spellEnd"/>
            <w:r w:rsidRPr="00100B86">
              <w:rPr>
                <w:rFonts w:ascii="Times New Roman" w:hAnsi="Times New Roman"/>
                <w:sz w:val="18"/>
                <w:szCs w:val="18"/>
              </w:rPr>
              <w:t xml:space="preserve"> laser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3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YWtzYXNhZ3Vsd29uZzwvQXV0aG9yPjxZZWFyPjIwMTY8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YWtzYXNhZ3Vsd29uZzwvQXV0aG9yPjxZZWFyPjIwMTY8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24, 32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2/3 (66.7)</w:t>
            </w: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No recurrence at 4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heth&lt;/Author&gt;&lt;Year&gt;2018&lt;/Year&gt;&lt;RecNum&gt;85&lt;/RecNum&gt;&lt;DisplayText&gt;[32]&lt;/DisplayText&gt;&lt;record&gt;&lt;rec-number&gt;85&lt;/rec-number&gt;&lt;foreign-keys&gt;&lt;key app="EN" db-id="5s0fa5fzcrd5x8ewxr6xe5wdp9ffz9traz5t" timestamp="1522322237"&gt;85&lt;/key&gt;&lt;/foreign-keys&gt;&lt;ref-type name="Journal Article"&gt;17&lt;/ref-type&gt;&lt;contributors&gt;&lt;authors&gt;&lt;author&gt;Sheth, H. S.&lt;/author&gt;&lt;author&gt;Maldonado, F.&lt;/author&gt;&lt;author&gt;Lentz, R. J.&lt;/author&gt;&lt;/authors&gt;&lt;/contributors&gt;&lt;auth-address&gt;D. Y. Patil University School of Medicine, Mumbai, India.&amp;#xD;Division of Allergy, Pulmonary, and Critical Care Medicine.&amp;#xD;Department of Thoracic Surgery, Vanderbilt University School of Medicine, Nashville, TN, USA.&lt;/auth-address&gt;&lt;titles&gt;&lt;title&gt;Two cases of Dieulafoy lesions of the bronchus with novel comorbid associations and endobronchial ablative management&lt;/title&gt;&lt;secondary-title&gt;Medicine (Baltimore)&lt;/secondary-title&gt;&lt;alt-title&gt;Medicine&lt;/alt-title&gt;&lt;/titles&gt;&lt;pages&gt;e9754&lt;/pages&gt;&lt;volume&gt;97&lt;/volume&gt;&lt;number&gt;8&lt;/number&gt;&lt;edition&gt;2018/02/22&lt;/edition&gt;&lt;keywords&gt;&lt;keyword&gt;Ablation Techniques/*methods&lt;/keyword&gt;&lt;keyword&gt;Aged&lt;/keyword&gt;&lt;keyword&gt;Alagille Syndrome/pathology&lt;/keyword&gt;&lt;keyword&gt;Bronchi/blood supply/surgery&lt;/keyword&gt;&lt;keyword&gt;Bronchial Diseases/complications/*surgery&lt;/keyword&gt;&lt;keyword&gt;Bronchoscopy/*methods&lt;/keyword&gt;&lt;keyword&gt;Comorbidity&lt;/keyword&gt;&lt;keyword&gt;Female&lt;/keyword&gt;&lt;keyword&gt;Hemoptysis/etiology/*surgery&lt;/keyword&gt;&lt;keyword&gt;Humans&lt;/keyword&gt;&lt;keyword&gt;Male&lt;/keyword&gt;&lt;keyword&gt;Mediastinal Neoplasms/secondary&lt;/keyword&gt;&lt;keyword&gt;Middle Aged&lt;/keyword&gt;&lt;keyword&gt;Thyroid Neoplasms/pathology&lt;/keyword&gt;&lt;keyword&gt;Vascular Malformations/complications/*surgery&lt;/keyword&gt;&lt;/keywords&gt;&lt;dates&gt;&lt;year&gt;2018&lt;/year&gt;&lt;pub-dates&gt;&lt;date&gt;Feb&lt;/date&gt;&lt;/pub-dates&gt;&lt;/dates&gt;&lt;isbn&gt;0025-7974&lt;/isbn&gt;&lt;accession-num&gt;29465555&lt;/accession-num&gt;&lt;urls&gt;&lt;/urls&gt;&lt;custom2&gt;PMC5842022&lt;/custom2&gt;&lt;electronic-resource-num&gt;10.1097/md.0000000000009754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32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and 36 months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Raksasagulwong&lt;/Author&gt;&lt;Year&gt;2016&lt;/Year&gt;&lt;RecNum&gt;22&lt;/RecNum&gt;&lt;DisplayText&gt;[24]&lt;/DisplayText&gt;&lt;record&gt;&lt;rec-number&gt;22&lt;/rec-number&gt;&lt;foreign-keys&gt;&lt;key app="EN" db-id="5s0fa5fzcrd5x8ewxr6xe5wdp9ffz9traz5t" timestamp="1513429063"&gt;22&lt;/key&gt;&lt;/foreign-keys&gt;&lt;ref-type name="Journal Article"&gt;17&lt;/ref-type&gt;&lt;contributors&gt;&lt;authors&gt;&lt;author&gt;Raksasagulwong, P.&lt;/author&gt;&lt;author&gt;Tscheikuna, J.&lt;/author&gt;&lt;author&gt;Bespinyowong, P.&lt;/author&gt;&lt;/authors&gt;&lt;/contributors&gt;&lt;auth-address&gt;P. Raksasagulwong, Siriraj Hospital, Mahidol University, Department of Medicine, Bangkok, Thailand&lt;/auth-address&gt;&lt;titles&gt;&lt;title&gt;Dieulafoy lesion of bronchus with successful laser coagulation : A case report&lt;/title&gt;&lt;secondary-title&gt;Respirology&lt;/secondary-title&gt;&lt;/titles&gt;&lt;pages&gt;158&lt;/pages&gt;&lt;volume&gt;21&lt;/volume&gt;&lt;keywords&gt;&lt;keyword&gt;adolescent&lt;/keyword&gt;&lt;keyword&gt;argon plasma coagulation&lt;/keyword&gt;&lt;keyword&gt;arterial embolization&lt;/keyword&gt;&lt;keyword&gt;arteriovenous shunt&lt;/keyword&gt;&lt;keyword&gt;bronchus tumor&lt;/keyword&gt;&lt;keyword&gt;case report&lt;/keyword&gt;&lt;keyword&gt;diagnosis&lt;/keyword&gt;&lt;keyword&gt;Dieulafoy disease&lt;/keyword&gt;&lt;keyword&gt;fiberoptic bronchoscopy&lt;/keyword&gt;&lt;keyword&gt;follow up&lt;/keyword&gt;&lt;keyword&gt;hemoptysis&lt;/keyword&gt;&lt;keyword&gt;hospital&lt;/keyword&gt;&lt;keyword&gt;human&lt;/keyword&gt;&lt;keyword&gt;human tissue&lt;/keyword&gt;&lt;keyword&gt;laser coagulation&lt;/keyword&gt;&lt;keyword&gt;lung angiography&lt;/keyword&gt;&lt;keyword&gt;male&lt;/keyword&gt;&lt;keyword&gt;pulmonary artery&lt;/keyword&gt;&lt;keyword&gt;right bronchial artery&lt;/keyword&gt;&lt;keyword&gt;Thai (citizen)&lt;/keyword&gt;&lt;/keywords&gt;&lt;dates&gt;&lt;year&gt;2016&lt;/year&gt;&lt;/dates&gt;&lt;isbn&gt;1440-1843&lt;/isbn&gt;&lt;urls&gt;&lt;related-urls&gt;&lt;url&gt;&lt;style face="underline" font="default" size="100%"&gt;http://www.embase.com/search/results?subaction=viewrecord&amp;amp;from=export&amp;amp;id=L613436335&lt;/style&gt;&lt;/url&gt;&lt;url&gt;&lt;style face="underline" font="default" size="100%"&gt;http://dx.doi.org/10.1111/resp.12939_15&lt;/style&gt;&lt;/url&gt;&lt;/related-urls&gt;&lt;/urls&gt;&lt;electronic-resource-num&gt;10.1111/resp.12939_15&lt;/electronic-resource-num&gt;&lt;remote-database-name&gt;Embase&lt;/remote-database-name&gt;&lt;language&gt;English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24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>.</w:t>
            </w:r>
          </w:p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Bleeding stopped spontaneously ten minutes after attempted Laser therapy.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heth&lt;/Author&gt;&lt;Year&gt;2018&lt;/Year&gt;&lt;RecNum&gt;85&lt;/RecNum&gt;&lt;DisplayText&gt;[32]&lt;/DisplayText&gt;&lt;record&gt;&lt;rec-number&gt;85&lt;/rec-number&gt;&lt;foreign-keys&gt;&lt;key app="EN" db-id="5s0fa5fzcrd5x8ewxr6xe5wdp9ffz9traz5t" timestamp="1522322237"&gt;85&lt;/key&gt;&lt;/foreign-keys&gt;&lt;ref-type name="Journal Article"&gt;17&lt;/ref-type&gt;&lt;contributors&gt;&lt;authors&gt;&lt;author&gt;Sheth, H. S.&lt;/author&gt;&lt;author&gt;Maldonado, F.&lt;/author&gt;&lt;author&gt;Lentz, R. J.&lt;/author&gt;&lt;/authors&gt;&lt;/contributors&gt;&lt;auth-address&gt;D. Y. Patil University School of Medicine, Mumbai, India.&amp;#xD;Division of Allergy, Pulmonary, and Critical Care Medicine.&amp;#xD;Department of Thoracic Surgery, Vanderbilt University School of Medicine, Nashville, TN, USA.&lt;/auth-address&gt;&lt;titles&gt;&lt;title&gt;Two cases of Dieulafoy lesions of the bronchus with novel comorbid associations and endobronchial ablative management&lt;/title&gt;&lt;secondary-title&gt;Medicine (Baltimore)&lt;/secondary-title&gt;&lt;alt-title&gt;Medicine&lt;/alt-title&gt;&lt;/titles&gt;&lt;pages&gt;e9754&lt;/pages&gt;&lt;volume&gt;97&lt;/volume&gt;&lt;number&gt;8&lt;/number&gt;&lt;edition&gt;2018/02/22&lt;/edition&gt;&lt;keywords&gt;&lt;keyword&gt;Ablation Techniques/*methods&lt;/keyword&gt;&lt;keyword&gt;Aged&lt;/keyword&gt;&lt;keyword&gt;Alagille Syndrome/pathology&lt;/keyword&gt;&lt;keyword&gt;Bronchi/blood supply/surgery&lt;/keyword&gt;&lt;keyword&gt;Bronchial Diseases/complications/*surgery&lt;/keyword&gt;&lt;keyword&gt;Bronchoscopy/*methods&lt;/keyword&gt;&lt;keyword&gt;Comorbidity&lt;/keyword&gt;&lt;keyword&gt;Female&lt;/keyword&gt;&lt;keyword&gt;Hemoptysis/etiology/*surgery&lt;/keyword&gt;&lt;keyword&gt;Humans&lt;/keyword&gt;&lt;keyword&gt;Male&lt;/keyword&gt;&lt;keyword&gt;Mediastinal Neoplasms/secondary&lt;/keyword&gt;&lt;keyword&gt;Middle Aged&lt;/keyword&gt;&lt;keyword&gt;Thyroid Neoplasms/pathology&lt;/keyword&gt;&lt;keyword&gt;Vascular Malformations/complications/*surgery&lt;/keyword&gt;&lt;/keywords&gt;&lt;dates&gt;&lt;year&gt;2018&lt;/year&gt;&lt;pub-dates&gt;&lt;date&gt;Feb&lt;/date&gt;&lt;/pub-dates&gt;&lt;/dates&gt;&lt;isbn&gt;0025-7974&lt;/isbn&gt;&lt;accession-num&gt;29465555&lt;/accession-num&gt;&lt;urls&gt;&lt;/urls&gt;&lt;custom2&gt;PMC5842022&lt;/custom2&gt;&lt;electronic-resource-num&gt;10.1097/md.0000000000009754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32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APC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3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EYWxhcjwvQXV0aG9yPjxZZWFyPjIwMTU8L1llYXI+PFJl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EYWxhcjwvQXV0aG9yPjxZZWFyPjIwMTU8L1llYXI+PFJl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8, 27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(index case 2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3/3 (100)</w:t>
            </w:r>
          </w:p>
        </w:tc>
        <w:tc>
          <w:tcPr>
            <w:tcW w:w="23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No recurrence till 6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Madan&lt;/Author&gt;&lt;Year&gt;2017&lt;/Year&gt;&lt;RecNum&gt;3&lt;/RecNum&gt;&lt;DisplayText&gt;[27]&lt;/DisplayText&gt;&lt;record&gt;&lt;rec-number&gt;3&lt;/rec-number&gt;&lt;foreign-keys&gt;&lt;key app="EN" db-id="5s0fa5fzcrd5x8ewxr6xe5wdp9ffz9traz5t" timestamp="1513428386"&gt;3&lt;/key&gt;&lt;/foreign-keys&gt;&lt;ref-type name="Journal Article"&gt;17&lt;/ref-type&gt;&lt;contributors&gt;&lt;authors&gt;&lt;author&gt;Madan, K.&lt;/author&gt;&lt;author&gt;Dhungana, A.&lt;/author&gt;&lt;author&gt;Hadda, V.&lt;/author&gt;&lt;author&gt;Mohan, A.&lt;/author&gt;&lt;author&gt;Guleria, R.&lt;/author&gt;&lt;/authors&gt;&lt;/contributors&gt;&lt;auth-address&gt;Department of Pulmonary Medicine and Sleep Disorders, All India Institute of Medical Sciences, New Delhi, India.&lt;/auth-address&gt;&lt;titles&gt;&lt;title&gt;Flexible bronchoscopic argon plasma coagulation for management of massive hemoptysis in bronchial Dieulafoy&amp;apos;s disease&lt;/title&gt;&lt;secondary-title&gt;Lung India&lt;/secondary-title&gt;&lt;alt-title&gt;Lung India : official organ of Indian Chest Society&lt;/alt-title&gt;&lt;/titles&gt;&lt;pages&gt;99-101&lt;/pages&gt;&lt;volume&gt;34&lt;/volume&gt;&lt;number&gt;1&lt;/number&gt;&lt;edition&gt;2017/02/02&lt;/edition&gt;&lt;keywords&gt;&lt;keyword&gt;Argon plasma coagulation&lt;/keyword&gt;&lt;keyword&gt;Dieulafoy&amp;apos;s disease&lt;/keyword&gt;&lt;keyword&gt;bronchoscopy&lt;/keyword&gt;&lt;keyword&gt;hemoptysis&lt;/keyword&gt;&lt;/keywords&gt;&lt;dates&gt;&lt;year&gt;2017&lt;/year&gt;&lt;pub-dates&gt;&lt;date&gt;Jan-Feb&lt;/date&gt;&lt;/pub-dates&gt;&lt;/dates&gt;&lt;isbn&gt;0970-2113 (Print)&amp;#xD;0970-2113&lt;/isbn&gt;&lt;accession-num&gt;28144074&lt;/accession-num&gt;&lt;urls&gt;&lt;/urls&gt;&lt;custom2&gt;PMC5234213&lt;/custom2&gt;&lt;electronic-resource-num&gt;10.4103/0970-2113.197096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27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and 24 months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Dalar&lt;/Author&gt;&lt;Year&gt;2015&lt;/Year&gt;&lt;RecNum&gt;8&lt;/RecNum&gt;&lt;DisplayText&gt;[18]&lt;/DisplayText&gt;&lt;record&gt;&lt;rec-number&gt;8&lt;/rec-number&gt;&lt;foreign-keys&gt;&lt;key app="EN" db-id="5s0fa5fzcrd5x8ewxr6xe5wdp9ffz9traz5t" timestamp="1513428386"&gt;8&lt;/key&gt;&lt;/foreign-keys&gt;&lt;ref-type name="Journal Article"&gt;17&lt;/ref-type&gt;&lt;contributors&gt;&lt;authors&gt;&lt;author&gt;Dalar, L.&lt;/author&gt;&lt;author&gt;Sokucu, S. N.&lt;/author&gt;&lt;author&gt;Ozdemir, C.&lt;/author&gt;&lt;author&gt;Buyukkale, S.&lt;/author&gt;&lt;author&gt;Altin, S.&lt;/author&gt;&lt;/authors&gt;&lt;/contributors&gt;&lt;auth-address&gt;Department of Pulmonary Medicine, School of Medicine, Istanbul Bilim University, Istanbul, Turkey. leventdalar@gmail.com.&amp;#xD;Department of Interventional Pulmonology.&amp;#xD;Department of Thoracic Surgery, Yedikule Chest Diseases and Thoracic Surgery Teaching and Research Hospital, Istanbul, Turkey.&lt;/auth-address&gt;&lt;titles&gt;&lt;title&gt;Endobronchial argon plasma coagulation for treatment of Dieulafoy disease&lt;/title&gt;&lt;secondary-title&gt;Respir Care&lt;/secondary-title&gt;&lt;alt-title&gt;Respiratory care&lt;/alt-title&gt;&lt;/titles&gt;&lt;pages&gt;e11-3&lt;/pages&gt;&lt;volume&gt;60&lt;/volume&gt;&lt;number&gt;1&lt;/number&gt;&lt;edition&gt;2014/08/28&lt;/edition&gt;&lt;keywords&gt;&lt;keyword&gt;Adult&lt;/keyword&gt;&lt;keyword&gt;*Argon Plasma Coagulation&lt;/keyword&gt;&lt;keyword&gt;Bronchial Diseases/*therapy&lt;/keyword&gt;&lt;keyword&gt;Bronchoscopy&lt;/keyword&gt;&lt;keyword&gt;Hemoptysis/etiology/therapy&lt;/keyword&gt;&lt;keyword&gt;Hemostasis, Endoscopic/*methods&lt;/keyword&gt;&lt;keyword&gt;Humans&lt;/keyword&gt;&lt;keyword&gt;Male&lt;/keyword&gt;&lt;keyword&gt;Vascular Diseases/*therapy&lt;/keyword&gt;&lt;keyword&gt;Dieulafoy disease&lt;/keyword&gt;&lt;keyword&gt;coagulation&lt;/keyword&gt;&lt;keyword&gt;hemoptysis&lt;/keyword&gt;&lt;keyword&gt;vascular malformation&lt;/keyword&gt;&lt;/keywords&gt;&lt;dates&gt;&lt;year&gt;2015&lt;/year&gt;&lt;pub-dates&gt;&lt;date&gt;Jan&lt;/date&gt;&lt;/pub-dates&gt;&lt;/dates&gt;&lt;isbn&gt;0020-1324&lt;/isbn&gt;&lt;accession-num&gt;25161300&lt;/accession-num&gt;&lt;urls&gt;&lt;/urls&gt;&lt;electronic-resource-num&gt;10.4187/respcare.03307&lt;/electronic-resource-num&gt;&lt;remote-database-provider&gt;NLM&lt;/remote-database-provider&gt;&lt;language&gt;eng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8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</w:tr>
      <w:tr w:rsidR="00100B86" w:rsidRPr="00100B86" w:rsidTr="00100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Diathermy</w:t>
            </w:r>
          </w:p>
        </w:tc>
        <w:tc>
          <w:tcPr>
            <w:tcW w:w="198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1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&lt;EndNote&gt;&lt;Cite&gt;&lt;Author&gt;Sweerts&lt;/Author&gt;&lt;Year&gt;1995&lt;/Year&gt;&lt;RecNum&gt;75&lt;/RecNum&gt;&lt;DisplayText&gt;[1]&lt;/DisplayText&gt;&lt;record&gt;&lt;rec-number&gt;75&lt;/rec-number&gt;&lt;foreign-keys&gt;&lt;key app="EN" db-id="5s0fa5fzcrd5x8ewxr6xe5wdp9ffz9traz5t" timestamp="1513429064"&gt;75&lt;/key&gt;&lt;/foreign-keys&gt;&lt;ref-type name="Journal Article"&gt;17&lt;/ref-type&gt;&lt;contributors&gt;&lt;authors&gt;&lt;author&gt;Sweerts, M.&lt;/author&gt;&lt;author&gt;Nicholson, A. G.&lt;/author&gt;&lt;author&gt;Goldstraw, P.&lt;/author&gt;&lt;author&gt;Corrin, B.&lt;/author&gt;&lt;/authors&gt;&lt;/contributors&gt;&lt;auth-address&gt;B. Corrin, Department of Histopathology, Royal Brompton Hospital, London SW3 6NP, United Kingdom&lt;/auth-address&gt;&lt;titles&gt;&lt;title&gt;Dieulafoy&amp;apos;s disease of the bronchus&lt;/title&gt;&lt;secondary-title&gt;Thorax&lt;/secondary-title&gt;&lt;/titles&gt;&lt;pages&gt;697-698&lt;/pages&gt;&lt;volume&gt;50&lt;/volume&gt;&lt;number&gt;6&lt;/number&gt;&lt;keywords&gt;&lt;keyword&gt;adult&lt;/keyword&gt;&lt;keyword&gt;article&lt;/keyword&gt;&lt;keyword&gt;bronchoscopy&lt;/keyword&gt;&lt;keyword&gt;bronchus disease&lt;/keyword&gt;&lt;keyword&gt;case report&lt;/keyword&gt;&lt;keyword&gt;congenital blood vessel malformation&lt;/keyword&gt;&lt;keyword&gt;female&lt;/keyword&gt;&lt;keyword&gt;hemoptysis&lt;/keyword&gt;&lt;keyword&gt;human&lt;/keyword&gt;&lt;keyword&gt;lobectomy&lt;/keyword&gt;&lt;keyword&gt;male&lt;/keyword&gt;&lt;keyword&gt;priority journal&lt;/keyword&gt;&lt;/keywords&gt;&lt;dates&gt;&lt;year&gt;1995&lt;/year&gt;&lt;/dates&gt;&lt;isbn&gt;0040-6376&lt;/isbn&gt;&lt;urls&gt;&lt;related-urls&gt;&lt;url&gt;&lt;style face="underline" font="default" size="100%"&gt;http://www.embase.com/search/results?subaction=viewrecord&amp;amp;from=export&amp;amp;id=L25198964&lt;/style&gt;&lt;/url&gt;&lt;/related-urls&gt;&lt;/urls&gt;&lt;custom5&gt;7638820&lt;/custom5&gt;&lt;remote-database-name&gt;Embase&amp;#xD;Medline&lt;/remote-database-name&gt;&lt;language&gt;English&lt;/language&gt;&lt;/record&gt;&lt;/Cite&gt;&lt;/EndNote&gt;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1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0</w:t>
            </w:r>
          </w:p>
        </w:tc>
        <w:tc>
          <w:tcPr>
            <w:tcW w:w="2358" w:type="dxa"/>
            <w:tcBorders>
              <w:top w:val="nil"/>
              <w:bottom w:val="nil"/>
            </w:tcBorders>
            <w:shd w:val="clear" w:color="auto" w:fill="auto"/>
          </w:tcPr>
          <w:p w:rsidR="00100B86" w:rsidRPr="00100B86" w:rsidRDefault="00100B86" w:rsidP="00100B8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</w:p>
        </w:tc>
      </w:tr>
      <w:tr w:rsidR="00100B86" w:rsidRPr="00100B86" w:rsidTr="00100B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7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    Cryotherapy and </w:t>
            </w:r>
            <w:proofErr w:type="spellStart"/>
            <w:r w:rsidRPr="00100B86">
              <w:rPr>
                <w:rFonts w:ascii="Times New Roman" w:hAnsi="Times New Roman"/>
                <w:sz w:val="18"/>
                <w:szCs w:val="18"/>
              </w:rPr>
              <w:t>Dumon</w:t>
            </w:r>
            <w:proofErr w:type="spellEnd"/>
            <w:r w:rsidRPr="00100B86">
              <w:rPr>
                <w:rFonts w:ascii="Times New Roman" w:hAnsi="Times New Roman"/>
                <w:sz w:val="18"/>
                <w:szCs w:val="18"/>
              </w:rPr>
              <w:t xml:space="preserve"> silicon sten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1 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GaWVsZHM8L0F1dGhvcj48WWVhcj4yMDA4PC9ZZWFyPjxS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GaWVsZHM8L0F1dGhvcj48WWVhcj4yMDA4PC9ZZWFyPjxS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</w:fldData>
              </w:fldChar>
            </w:r>
            <w:r w:rsidRPr="00100B86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100B86">
              <w:rPr>
                <w:rFonts w:ascii="Times New Roman" w:hAnsi="Times New Roman"/>
                <w:sz w:val="18"/>
                <w:szCs w:val="18"/>
              </w:rPr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[9]</w:t>
            </w:r>
            <w:r w:rsidRPr="00100B86">
              <w:rPr>
                <w:rFonts w:ascii="Times New Roman" w:hAnsi="Times New Roman"/>
                <w:sz w:val="18"/>
                <w:szCs w:val="18"/>
              </w:rPr>
              <w:fldChar w:fldCharType="end"/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>1/1 (100)</w:t>
            </w:r>
          </w:p>
        </w:tc>
        <w:tc>
          <w:tcPr>
            <w:tcW w:w="235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:rsidR="00100B86" w:rsidRPr="00100B86" w:rsidRDefault="00100B86" w:rsidP="00100B8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  <w:szCs w:val="18"/>
              </w:rPr>
            </w:pPr>
            <w:r w:rsidRPr="00100B86">
              <w:rPr>
                <w:rFonts w:ascii="Times New Roman" w:hAnsi="Times New Roman"/>
                <w:sz w:val="18"/>
                <w:szCs w:val="18"/>
              </w:rPr>
              <w:t xml:space="preserve">No recurrence at </w:t>
            </w:r>
            <w:r w:rsidRPr="00100B86">
              <w:rPr>
                <w:rFonts w:ascii="Times New Roman" w:hAnsi="Times New Roman"/>
                <w:noProof/>
                <w:sz w:val="18"/>
                <w:szCs w:val="18"/>
              </w:rPr>
              <w:t>8</w:t>
            </w:r>
            <w:r w:rsidRPr="00100B86">
              <w:rPr>
                <w:rFonts w:ascii="Times New Roman" w:hAnsi="Times New Roman"/>
                <w:sz w:val="18"/>
                <w:szCs w:val="18"/>
              </w:rPr>
              <w:t xml:space="preserve"> months</w:t>
            </w:r>
          </w:p>
        </w:tc>
      </w:tr>
    </w:tbl>
    <w:p w:rsidR="00100B86" w:rsidRPr="00100B86" w:rsidRDefault="00100B86" w:rsidP="00100B86">
      <w:pPr>
        <w:spacing w:after="0"/>
        <w:rPr>
          <w:rFonts w:ascii="Times New Roman" w:eastAsia="Calibri" w:hAnsi="Times New Roman" w:cs="Times New Roman"/>
          <w:sz w:val="18"/>
          <w:szCs w:val="18"/>
        </w:rPr>
      </w:pPr>
      <w:r w:rsidRPr="00100B86">
        <w:rPr>
          <w:rFonts w:ascii="Times New Roman" w:eastAsia="Calibri" w:hAnsi="Times New Roman" w:cs="Times New Roman"/>
          <w:sz w:val="18"/>
          <w:szCs w:val="18"/>
        </w:rPr>
        <w:t xml:space="preserve">APC – argon plasma coagulation; </w:t>
      </w:r>
      <w:proofErr w:type="spellStart"/>
      <w:proofErr w:type="gramStart"/>
      <w:r w:rsidRPr="00100B86">
        <w:rPr>
          <w:rFonts w:ascii="Times New Roman" w:eastAsia="Calibri" w:hAnsi="Times New Roman" w:cs="Times New Roman"/>
          <w:sz w:val="18"/>
          <w:szCs w:val="18"/>
        </w:rPr>
        <w:t>Nd</w:t>
      </w:r>
      <w:r w:rsidRPr="00100B86">
        <w:rPr>
          <w:rFonts w:ascii="Times New Roman" w:eastAsia="Calibri" w:hAnsi="Times New Roman" w:cs="Times New Roman"/>
          <w:noProof/>
          <w:sz w:val="18"/>
          <w:szCs w:val="18"/>
        </w:rPr>
        <w:t>:YAP</w:t>
      </w:r>
      <w:proofErr w:type="spellEnd"/>
      <w:proofErr w:type="gramEnd"/>
      <w:r w:rsidRPr="00100B86">
        <w:rPr>
          <w:rFonts w:ascii="Times New Roman" w:eastAsia="Calibri" w:hAnsi="Times New Roman" w:cs="Times New Roman"/>
          <w:sz w:val="18"/>
          <w:szCs w:val="18"/>
        </w:rPr>
        <w:t xml:space="preserve"> laser - Neodymium: Yttrium-Aluminum-Perovskite laser</w:t>
      </w:r>
    </w:p>
    <w:p w:rsidR="00100B86" w:rsidRPr="00100B86" w:rsidRDefault="00100B86" w:rsidP="00100B86">
      <w:pPr>
        <w:rPr>
          <w:rFonts w:ascii="Times New Roman" w:eastAsia="Calibri" w:hAnsi="Times New Roman" w:cs="Times New Roman"/>
          <w:sz w:val="24"/>
          <w:szCs w:val="24"/>
        </w:rPr>
      </w:pPr>
      <w:r w:rsidRPr="00100B86">
        <w:rPr>
          <w:rFonts w:ascii="Times New Roman" w:eastAsia="Calibri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9F7DC1" w:rsidRPr="001973AA" w:rsidRDefault="009F7DC1" w:rsidP="009F7DC1">
      <w:pPr>
        <w:pStyle w:val="EndNoteBibliographyTitle"/>
        <w:rPr>
          <w:b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1973AA">
        <w:rPr>
          <w:b/>
        </w:rPr>
        <w:t>REFERENCES</w:t>
      </w:r>
    </w:p>
    <w:p w:rsidR="009F7DC1" w:rsidRPr="001973AA" w:rsidRDefault="009F7DC1" w:rsidP="009F7DC1">
      <w:pPr>
        <w:pStyle w:val="EndNoteBibliographyTitle"/>
        <w:rPr>
          <w:b/>
        </w:rPr>
      </w:pPr>
    </w:p>
    <w:p w:rsidR="009F7DC1" w:rsidRPr="001973AA" w:rsidRDefault="009F7DC1" w:rsidP="009F7DC1">
      <w:pPr>
        <w:pStyle w:val="EndNoteBibliography"/>
        <w:spacing w:after="0"/>
      </w:pPr>
      <w:r w:rsidRPr="001973AA">
        <w:t>1</w:t>
      </w:r>
      <w:r w:rsidRPr="001973AA">
        <w:tab/>
        <w:t>Sweerts M, Nicholson AG, Goldstraw P, Corrin B: Dieulafoy's disease of the bronchus. Thorax 1995;50:697-698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</w:t>
      </w:r>
      <w:r w:rsidRPr="001973AA">
        <w:tab/>
        <w:t>Van Der Werf TS, Timmer A, Zijlstra JG: Fatal haemorrhage from Dieulafoy's disease of the bronchus. Thorax 1999;54:184-185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</w:t>
      </w:r>
      <w:r w:rsidRPr="001973AA">
        <w:tab/>
        <w:t>Stoopen E, Baquera-Heredia J, Cortes D, Green L: Dieulafoy's disease of the bronchus in association with a paravertebral neurilemoma. Chest 2001;119:292-294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4</w:t>
      </w:r>
      <w:r w:rsidRPr="001973AA">
        <w:tab/>
        <w:t>Hope-Gill B, Prathibha BV: Bronchoscopic and angiographic findings in Dieulafoy's disease of the bronchus. Hosp Med 2002;63:178-179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5</w:t>
      </w:r>
      <w:r w:rsidRPr="001973AA">
        <w:tab/>
        <w:t>Bhatia P, Hendy MS, Li-Kam-Wa E, Bowyer PK: Recurrent embolotherapy in Dieulafoy's disease of the bronchus. Can Respir J 2003;10:331-333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6</w:t>
      </w:r>
      <w:r w:rsidRPr="001973AA">
        <w:tab/>
        <w:t>Kuzucu A, Gurses I, Soysal O, Kutlu R, Ozgel M: Dieulafoy's disease: a cause of massive hemoptysis that is probably underdiagnosed. Ann Thorac Surg 2005;80:1126-1128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7</w:t>
      </w:r>
      <w:r w:rsidRPr="001973AA">
        <w:tab/>
        <w:t>Pomplun S, Sheaff MT: Dieulafoy's disease of the bronchus: An uncommon entity [7]. Histopathology 2005;46:598-599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8</w:t>
      </w:r>
      <w:r w:rsidRPr="001973AA">
        <w:tab/>
        <w:t>Löschhorn C, Nierhoff N, Mayer R, Zaunbauer W, Neuweiler J, Knoblauch A: Dieulafoy's disease of the lung: A potential disaster for the bronchoscopist. Respiration 2006;73:562-565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9</w:t>
      </w:r>
      <w:r w:rsidRPr="001973AA">
        <w:tab/>
        <w:t>Fields EL, De Keratry DR: Dieulafoy disease of the bronchus: Case report and presentation of a novel therapeutic modality. Journal of Bronchology 2008;15:107-109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0</w:t>
      </w:r>
      <w:r w:rsidRPr="001973AA">
        <w:tab/>
        <w:t>Gharagozloo F, Rennert D, Margolis M, Tempesta B, Schwartz A, Cole V, Wang KP: Dieulafoy lesion of the bronchus: Review of the literature and report of the 13th case. Journal of Bronchology 2008;15:38-40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1</w:t>
      </w:r>
      <w:r w:rsidRPr="001973AA">
        <w:tab/>
        <w:t>Parrot A, Antoine M, Khalil A, Theodore J, Mangiapan G, Bazelly B, Fartoukh M: Approach to diagnosis and pathological examination in bronchial Dieulafoy disease: a case series. Respir Res 2008;9:58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2</w:t>
      </w:r>
      <w:r w:rsidRPr="001973AA">
        <w:tab/>
        <w:t>Kang YR, Lee JW, Jeon HJ, Lee SY, Cha SI, Park TI, Park JY, Jung TH, Kim CH: A Case of Massive Hemoptysis due to Dieulafoy's Disease of the Bronchus. Tuberculosis and Respiratory Diseases 2009;66:58-61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3</w:t>
      </w:r>
      <w:r w:rsidRPr="001973AA">
        <w:tab/>
        <w:t>D'Souza F, Sharma R: Dieulafoy's disease of the bronchus. Pathology 2010;42:683-684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4</w:t>
      </w:r>
      <w:r w:rsidRPr="001973AA">
        <w:tab/>
        <w:t>Gurioli C, Casoni GL, Gurioli C, Tomassetti S, Romagnoli M, Ravaglia C, Poletti V: Endobronchial ultrasound in Dieulafoy's disease of the bronchus: an additional application of EBUS. Monaldi Arch Chest Dis 2010;73:166-168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5</w:t>
      </w:r>
      <w:r w:rsidRPr="001973AA">
        <w:tab/>
        <w:t>Barisione EE, Ferretti GG, Ravera SS, Salio MM: Dieulafoy's disease of the bronchus: a possible mistake. Multidiscip Respir Med 2012;7:40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6</w:t>
      </w:r>
      <w:r w:rsidRPr="001973AA">
        <w:tab/>
        <w:t>Kolb T, Gilbert C, Fishman EK, Terry P, Pearse D, Feller-Kopman D, Yarmus L: Dieulafoy's disease of the bronchus. Am J Respir Crit Care Med 2012;186:1191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7</w:t>
      </w:r>
      <w:r w:rsidRPr="001973AA">
        <w:tab/>
        <w:t>Smith B, Hart D, Alam N: Dieulafoy's disease of the bronchus: a rare cause of massive hemoptysis. Respirol Case Rep 2014;2:55-56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8</w:t>
      </w:r>
      <w:r w:rsidRPr="001973AA">
        <w:tab/>
        <w:t>Dalar L, Sokucu SN, Ozdemir C, Buyukkale S, Altin S: Endobronchial argon plasma coagulation for treatment of Dieulafoy disease. Respir Care 2015;60:e11-13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19</w:t>
      </w:r>
      <w:r w:rsidRPr="001973AA">
        <w:tab/>
        <w:t>Ganganah O, Guo S, Chiniah M, Sah SK, Wu J: Endobronchial ultrasound and bronchial artery embolization for Dieulafoy's disease of the bronchus in a teenager: A case report. Respir Med Case Rep 2015;16:20-23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0</w:t>
      </w:r>
      <w:r w:rsidRPr="001973AA">
        <w:tab/>
        <w:t>Lin C, Ginsburg M, Kuo W, Sung AW: Dieulafoy's lesion of the bronchus: More than meets the eye. Am J Respir Crit Care Med 2015;191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lastRenderedPageBreak/>
        <w:t>21</w:t>
      </w:r>
      <w:r w:rsidRPr="001973AA">
        <w:tab/>
        <w:t>Padilla-Serrano A, Estrella-Palomares V, Martinez-Palacios B, Gonzalez-Spinola J: A case of massive hemoptysis related to a smoking-history: an acquired form of the Dieulafoy's disease? Revista portuguesa de pneumologia 2015;21:276-279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2</w:t>
      </w:r>
      <w:r w:rsidRPr="001973AA">
        <w:tab/>
        <w:t>Xia XD, Ye LP, Zhang WX, Wu CY, Yan SS, Weng HX, Lin J, Xu H, Zhang YF, Dai YR, Dong L: Massive cryptogenic hemoptysis undergoing pulmonary resection: clinical and pathological characteristics and management. Int J Clin Exp Med 2015;8:18130-18136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3</w:t>
      </w:r>
      <w:r w:rsidRPr="001973AA">
        <w:tab/>
        <w:t>Jin W: The application of EBUS in the bronchi dieulafoy's disease. Respirology 2016;21:50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4</w:t>
      </w:r>
      <w:r w:rsidRPr="001973AA">
        <w:tab/>
        <w:t>Raksasagulwong P, Tscheikuna J, Bespinyowong P: Dieulafoy lesion of bronchus with successful laser coagulation : A case report. Respirology 2016;21:158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5</w:t>
      </w:r>
      <w:r w:rsidRPr="001973AA">
        <w:tab/>
        <w:t>Viola P, Amat Villegas I, Dusmet M, Nicholson AG, Montero Fernandez MA: Dieulafoy's disease of the airways: a comprehensive review of a rare entity. Histopathology 2016;69:886-890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6</w:t>
      </w:r>
      <w:r w:rsidRPr="001973AA">
        <w:tab/>
        <w:t>Hadjiphilippou S, Shah PL, Rice A, Padley S, Hind M: Bronchial Dieulafoy Lesion. A 20-Year History of Unexplained Hemoptysis. Am J Respir Crit Care Med 2017;195:397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7</w:t>
      </w:r>
      <w:r w:rsidRPr="001973AA">
        <w:tab/>
        <w:t>Madan K, Dhungana A, Hadda V, Mohan A, Guleria R: Flexible bronchoscopic argon plasma coagulation for management of massive hemoptysis in bronchial Dieulafoy's disease. Lung India 2017;34:99-101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8</w:t>
      </w:r>
      <w:r w:rsidRPr="001973AA">
        <w:tab/>
        <w:t>Makkar P, Potter LT, Smina M, Chiong B: Hemoptysis: A case of bronchial dieulafoy. Am J Respir Crit Care Med 2017;195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29</w:t>
      </w:r>
      <w:r w:rsidRPr="001973AA">
        <w:tab/>
        <w:t>Wadji MB, Farahzadi A: Dieulafoy's disease of the bronchial tree: a case report. Sao Paulo Med J 2017;135:396-400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0</w:t>
      </w:r>
      <w:r w:rsidRPr="001973AA">
        <w:tab/>
        <w:t>Yang D, Rong C, Gu J, Xu L, Zhang J, Zhang G, Shen C: Dieulafoy disease of the trachea with recurrent episodes of massive hemoptysis: A case report. Medicine (Baltimore) 2017;96:e5855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1</w:t>
      </w:r>
      <w:r w:rsidRPr="001973AA">
        <w:tab/>
        <w:t>Foo AZX, Hsu AAL: Dieulafoy’s disease with mediastinal arteriovenous malformation. Thorax 2018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2</w:t>
      </w:r>
      <w:r w:rsidRPr="001973AA">
        <w:tab/>
        <w:t>Sheth HS, Maldonado F, Lentz RJ: Two cases of Dieulafoy lesions of the bronchus with novel comorbid associations and endobronchial ablative management. Medicine (Baltimore) 2018;97:e9754.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3</w:t>
      </w:r>
      <w:r w:rsidRPr="001973AA">
        <w:tab/>
        <w:t>Bonnefoy V, Garnier M, Tavolaro S, Antoine M, Assouad J, Fartoukh M, Gibelin A: Bronchial Dieulafoy's Disease: Visualization of Embolization Particles in Bronchial Aspirate. Am J Respir Crit Care Med 2018</w:t>
      </w:r>
    </w:p>
    <w:p w:rsidR="009F7DC1" w:rsidRPr="001973AA" w:rsidRDefault="009F7DC1" w:rsidP="009F7DC1">
      <w:pPr>
        <w:pStyle w:val="EndNoteBibliography"/>
        <w:spacing w:after="0"/>
      </w:pPr>
      <w:r w:rsidRPr="001973AA">
        <w:t>34</w:t>
      </w:r>
      <w:r w:rsidRPr="001973AA">
        <w:tab/>
        <w:t>Minchole E, Penin RM, Rosell A: The Utility of Linear Endobronchial Ultrasound for the Incidental Finding of Dieulafoy Disease of the Bronchus. Journal of bronchology &amp; interventional pulmonology 2018;25:e48-e50.</w:t>
      </w:r>
    </w:p>
    <w:p w:rsidR="009F7DC1" w:rsidRPr="001973AA" w:rsidRDefault="009F7DC1" w:rsidP="009F7DC1">
      <w:pPr>
        <w:pStyle w:val="EndNoteBibliography"/>
      </w:pPr>
      <w:r w:rsidRPr="001973AA">
        <w:t>35</w:t>
      </w:r>
      <w:r w:rsidRPr="001973AA">
        <w:tab/>
        <w:t>Savale L, Parrot A, Khalil A, Antoine M, Theodore J, Carette MF, Mayaud C, Fartoukh M: Cryptogenic hemoptysis: from a benign to a life-threatening pathologic vascular condition. Am J Respir Crit Care Med 2007;175:1181-1185.</w:t>
      </w:r>
    </w:p>
    <w:p w:rsidR="009F7DC1" w:rsidRPr="00637A62" w:rsidRDefault="009F7DC1" w:rsidP="009F7DC1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5978F5" w:rsidRDefault="005978F5"/>
    <w:sectPr w:rsidR="005978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YwNbEwMzc1N7IwMzFR0lEKTi0uzszPAykwrAUAoNpClCwAAAA="/>
  </w:docVars>
  <w:rsids>
    <w:rsidRoot w:val="009F7DC1"/>
    <w:rsid w:val="00100B86"/>
    <w:rsid w:val="005978F5"/>
    <w:rsid w:val="009F7D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78D19C"/>
  <w15:chartTrackingRefBased/>
  <w15:docId w15:val="{E9977143-E74C-4B6F-A1D8-A004A74962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7DC1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9F7DC1"/>
    <w:pPr>
      <w:spacing w:after="0" w:line="240" w:lineRule="auto"/>
    </w:pPr>
    <w:rPr>
      <w:color w:val="000000" w:themeColor="text1" w:themeShade="BF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F7DC1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7DC1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F7DC1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9F7DC1"/>
    <w:rPr>
      <w:rFonts w:ascii="Times New Roman" w:hAnsi="Times New Roman" w:cs="Times New Roman"/>
      <w:noProof/>
      <w:sz w:val="24"/>
      <w:lang w:val="en-US"/>
    </w:rPr>
  </w:style>
  <w:style w:type="table" w:customStyle="1" w:styleId="LightShading11">
    <w:name w:val="Light Shading11"/>
    <w:basedOn w:val="TableNormal"/>
    <w:uiPriority w:val="60"/>
    <w:rsid w:val="00100B86"/>
    <w:pPr>
      <w:spacing w:after="0" w:line="240" w:lineRule="auto"/>
    </w:pPr>
    <w:rPr>
      <w:rFonts w:ascii="Calibri" w:eastAsia="Calibri" w:hAnsi="Calibri" w:cs="Times New Roman"/>
      <w:color w:val="000000"/>
      <w:lang w:val="en-US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8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3</TotalTime>
  <Pages>3</Pages>
  <Words>4135</Words>
  <Characters>23575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27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2</cp:revision>
  <dcterms:created xsi:type="dcterms:W3CDTF">2018-10-12T15:28:00Z</dcterms:created>
  <dcterms:modified xsi:type="dcterms:W3CDTF">2018-10-12T21:56:00Z</dcterms:modified>
</cp:coreProperties>
</file>